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7C53BB" w14:textId="77777777" w:rsidR="00BD56E9" w:rsidRPr="00064AD4" w:rsidRDefault="00BD56E9" w:rsidP="00BD56E9">
      <w:pPr>
        <w:pStyle w:val="Heading1"/>
        <w:ind w:left="360"/>
      </w:pPr>
      <w:bookmarkStart w:id="0" w:name="_Toc215081627"/>
      <w:bookmarkStart w:id="1" w:name="_Toc215082130"/>
      <w:r w:rsidRPr="00064AD4">
        <w:t>REFERENCES</w:t>
      </w:r>
      <w:bookmarkEnd w:id="0"/>
      <w:bookmarkEnd w:id="1"/>
    </w:p>
    <w:p w14:paraId="5EA4D0F9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rFonts w:eastAsia="Times New Roman"/>
          <w:b w:val="0"/>
          <w:bCs w:val="0"/>
          <w:vertAlign w:val="subscript"/>
        </w:rPr>
        <w:fldChar w:fldCharType="begin" w:fldLock="1"/>
      </w:r>
      <w:r w:rsidRPr="00064AD4">
        <w:rPr>
          <w:rFonts w:eastAsia="Times New Roman"/>
          <w:b w:val="0"/>
          <w:bCs w:val="0"/>
          <w:vertAlign w:val="subscript"/>
        </w:rPr>
        <w:instrText xml:space="preserve">ADDIN Mendeley Bibliography CSL_BIBLIOGRAPHY </w:instrText>
      </w:r>
      <w:r w:rsidRPr="00064AD4">
        <w:rPr>
          <w:rFonts w:eastAsia="Times New Roman"/>
          <w:b w:val="0"/>
          <w:bCs w:val="0"/>
          <w:vertAlign w:val="subscript"/>
        </w:rPr>
        <w:fldChar w:fldCharType="separate"/>
      </w:r>
      <w:bookmarkStart w:id="2" w:name="_Hlk203570556"/>
      <w:bookmarkStart w:id="3" w:name="_Hlk205713079"/>
      <w:r w:rsidRPr="00064AD4">
        <w:rPr>
          <w:b w:val="0"/>
          <w:bCs w:val="0"/>
          <w:noProof/>
        </w:rPr>
        <w:t xml:space="preserve">Adlini, M. N., Dinda, A. H., Yulinda, S., Chotimah, O., &amp; Merliyana, S. J. (2022). Metode penelitian kualitatif studi pustaka. </w:t>
      </w:r>
      <w:r w:rsidRPr="00064AD4">
        <w:rPr>
          <w:b w:val="0"/>
          <w:bCs w:val="0"/>
          <w:i/>
          <w:iCs/>
          <w:noProof/>
        </w:rPr>
        <w:t>Jurnal Edumaspul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6</w:t>
      </w:r>
      <w:r w:rsidRPr="00064AD4">
        <w:rPr>
          <w:b w:val="0"/>
          <w:bCs w:val="0"/>
          <w:noProof/>
        </w:rPr>
        <w:t>(1), 974–980. https://books.google.co.id/books?hl=id&amp;lr=&amp;id=OhhXEQAAQBAJ&amp;oi=fnd&amp;pg=PP1&amp;dq=enurut+Creswell+(2014),+penelitian+kualitatif+bertujuan+untuk+memahami+fenomena+secara+mendalam+melalui+pengumpulan+data+deskriptif+dan+kontekstual.&amp;ots=sepw7o_SBG&amp;sig=IGW2c4xJ7tc</w:t>
      </w:r>
    </w:p>
    <w:p w14:paraId="73F1C874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Alicia, V. (2018). EFL classroom management (A descriptive case study at The Tenth grade of MAN 4 Jakarta). </w:t>
      </w:r>
      <w:r w:rsidRPr="00064AD4">
        <w:rPr>
          <w:b w:val="0"/>
          <w:bCs w:val="0"/>
          <w:i/>
          <w:iCs/>
          <w:noProof/>
        </w:rPr>
        <w:t>Syarif Hidayatullah State Islamic University I</w:t>
      </w:r>
      <w:r w:rsidRPr="00064AD4">
        <w:rPr>
          <w:b w:val="0"/>
          <w:bCs w:val="0"/>
          <w:noProof/>
        </w:rPr>
        <w:t>, 1–157. http://repository.uinjkt.ac.id/dspace/handle/123456789/37874</w:t>
      </w:r>
    </w:p>
    <w:p w14:paraId="1DA40ED7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Corley, M. A. (2005). Differentiated instruction: Adjusting to the needs of all learners. </w:t>
      </w:r>
      <w:r w:rsidRPr="00064AD4">
        <w:rPr>
          <w:b w:val="0"/>
          <w:bCs w:val="0"/>
          <w:i/>
          <w:iCs/>
          <w:noProof/>
        </w:rPr>
        <w:t>Focus on Basics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7</w:t>
      </w:r>
      <w:r w:rsidRPr="00064AD4">
        <w:rPr>
          <w:b w:val="0"/>
          <w:bCs w:val="0"/>
          <w:noProof/>
        </w:rPr>
        <w:t>(C).</w:t>
      </w:r>
    </w:p>
    <w:p w14:paraId="39DA1BF5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Dahlia, D. (2024). Filosofi Pendidikan Ki Hadjar Dewantara Dalam Memerdekakan Pendidikaan. </w:t>
      </w:r>
      <w:r w:rsidRPr="00064AD4">
        <w:rPr>
          <w:b w:val="0"/>
          <w:bCs w:val="0"/>
          <w:i/>
          <w:iCs/>
          <w:noProof/>
        </w:rPr>
        <w:t>Jurnal Integrasi Dan Harmoni Inovatif Ilmu-Ilmu Sosial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4</w:t>
      </w:r>
      <w:r w:rsidRPr="00064AD4">
        <w:rPr>
          <w:b w:val="0"/>
          <w:bCs w:val="0"/>
          <w:noProof/>
        </w:rPr>
        <w:t>(6), 1. https://doi.org/10.17977/um063v4i6p1</w:t>
      </w:r>
    </w:p>
    <w:p w14:paraId="7F6F5546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Datu, Y. A. (2024). </w:t>
      </w:r>
      <w:r w:rsidRPr="00064AD4">
        <w:rPr>
          <w:b w:val="0"/>
          <w:bCs w:val="0"/>
          <w:i/>
          <w:iCs/>
          <w:noProof/>
        </w:rPr>
        <w:t>Paduan Praktis Bahasa Inggris Untuk Era Teknologi</w:t>
      </w:r>
      <w:r w:rsidRPr="00064AD4">
        <w:rPr>
          <w:b w:val="0"/>
          <w:bCs w:val="0"/>
          <w:noProof/>
        </w:rPr>
        <w:t>. www.penerbitlitnus.co.id</w:t>
      </w:r>
    </w:p>
    <w:p w14:paraId="6D276560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Duli, N. (2020). </w:t>
      </w:r>
      <w:r w:rsidRPr="00064AD4">
        <w:rPr>
          <w:b w:val="0"/>
          <w:bCs w:val="0"/>
          <w:i/>
          <w:iCs/>
          <w:noProof/>
        </w:rPr>
        <w:t>Metodologi Penelitian Kuantitatif: Beberapa konsep dasar untuk penulisan skripsi &amp; analisis data dengan SPSS</w:t>
      </w:r>
      <w:r w:rsidRPr="00064AD4">
        <w:rPr>
          <w:b w:val="0"/>
          <w:bCs w:val="0"/>
          <w:noProof/>
        </w:rPr>
        <w:t>. Deepublish. https://books.google.co.id/books?hl=id&amp;lr=&amp;id=h5RYEQAAQBAJ&amp;oi=fnd&amp;pg=PR5&amp;dq=Arikunto+(2014)+menyatakan+bahwa+penelitian+kualitatif+berupaya+mengungkap+fakta+atau+fenomena+secara+mendalam+dengan+memahami+makna+yang+diberikan+oleh+subjek+penelitian.&amp;ots=EEP</w:t>
      </w:r>
    </w:p>
    <w:p w14:paraId="1B68F2F6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Ekowati, D. W. (n.d.). </w:t>
      </w:r>
      <w:r w:rsidRPr="00064AD4">
        <w:rPr>
          <w:b w:val="0"/>
          <w:bCs w:val="0"/>
          <w:i/>
          <w:iCs/>
          <w:noProof/>
        </w:rPr>
        <w:t>Metode Pendidikan Orang Dewasa: Pendekatan Andragogi dan Transformasi</w:t>
      </w:r>
      <w:r w:rsidRPr="00064AD4">
        <w:rPr>
          <w:b w:val="0"/>
          <w:bCs w:val="0"/>
          <w:noProof/>
        </w:rPr>
        <w:t>.</w:t>
      </w:r>
    </w:p>
    <w:p w14:paraId="243D8E2D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Firdaus, F. (2018). </w:t>
      </w:r>
      <w:r w:rsidRPr="00064AD4">
        <w:rPr>
          <w:b w:val="0"/>
          <w:bCs w:val="0"/>
          <w:i/>
          <w:iCs/>
          <w:noProof/>
        </w:rPr>
        <w:t>LAPORAN AKHIR PENELITIAN DOSEN PEMULA</w:t>
      </w:r>
      <w:r w:rsidRPr="00064AD4">
        <w:rPr>
          <w:b w:val="0"/>
          <w:bCs w:val="0"/>
          <w:noProof/>
        </w:rPr>
        <w:t>. 11. https://d1wqtxts1xzle7.cloudfront.net/61755887/FIRDAYANTI_FIRDAUS_PENELITIAN_DOSEN_PEMULA_201820200112-70275-1qyl8bb-libre.pdf?1578833910=&amp;response-content-disposition=inline%3B+filename%3DLAPORAN_AKHIR_PENELITIAN_DOSEN_PEMULA_UP.pdf&amp;Expires=1751875578&amp;Si</w:t>
      </w:r>
    </w:p>
    <w:p w14:paraId="688420C6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Fuady, A. (2017). Berfikir Reflektif Dalam Pembelajaran Matematika. </w:t>
      </w:r>
      <w:r w:rsidRPr="00064AD4">
        <w:rPr>
          <w:b w:val="0"/>
          <w:bCs w:val="0"/>
          <w:i/>
          <w:iCs/>
          <w:noProof/>
        </w:rPr>
        <w:t>JIPMat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1</w:t>
      </w:r>
      <w:r w:rsidRPr="00064AD4">
        <w:rPr>
          <w:b w:val="0"/>
          <w:bCs w:val="0"/>
          <w:noProof/>
        </w:rPr>
        <w:t>(2). https://doi.org/10.26877/jipmat.v1i2.1236</w:t>
      </w:r>
    </w:p>
    <w:p w14:paraId="2FEA3043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Gradini, E., &amp; Umar, A. (2025). </w:t>
      </w:r>
      <w:r w:rsidRPr="00064AD4">
        <w:rPr>
          <w:b w:val="0"/>
          <w:bCs w:val="0"/>
          <w:i/>
          <w:iCs/>
          <w:noProof/>
        </w:rPr>
        <w:t>Pemberdayaan guru matematika: Strategi, kolaborasi &amp; panduan praktis pembelajaran berbasis HOTS</w:t>
      </w:r>
      <w:r w:rsidRPr="00064AD4">
        <w:rPr>
          <w:b w:val="0"/>
          <w:bCs w:val="0"/>
          <w:noProof/>
        </w:rPr>
        <w:t>. Elfarazy Media Publisher. https://books.google.co.id/books?hl=id&amp;lr=&amp;id=cZg9EQAAQBAJ&amp;oi=fnd&amp;pg=PA28&amp;dq=Marzano+(2007)+mengidentifikasi+pentingnya+pengajaran+HOTS+untuk+memungkinkan+siswa+terlibat+dalam+penalaran+dan+pemecahan+masalah+yang+kompleks.&amp;ots=Jvudx7ndCH&amp;sig=GsQ6ETAX1vgRI</w:t>
      </w:r>
    </w:p>
    <w:p w14:paraId="464A3622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Gunawan, I., &amp; Palupi, A. R. (n.d.). </w:t>
      </w:r>
      <w:r w:rsidRPr="00064AD4">
        <w:rPr>
          <w:b w:val="0"/>
          <w:bCs w:val="0"/>
          <w:i/>
          <w:iCs/>
          <w:noProof/>
        </w:rPr>
        <w:t>522947-None-8941639D</w:t>
      </w:r>
      <w:r w:rsidRPr="00064AD4">
        <w:rPr>
          <w:b w:val="0"/>
          <w:bCs w:val="0"/>
          <w:noProof/>
        </w:rPr>
        <w:t xml:space="preserve">. </w:t>
      </w:r>
      <w:r w:rsidRPr="00064AD4">
        <w:rPr>
          <w:b w:val="0"/>
          <w:bCs w:val="0"/>
          <w:i/>
          <w:iCs/>
          <w:noProof/>
        </w:rPr>
        <w:t>1</w:t>
      </w:r>
      <w:r w:rsidRPr="00064AD4">
        <w:rPr>
          <w:b w:val="0"/>
          <w:bCs w:val="0"/>
          <w:noProof/>
        </w:rPr>
        <w:t>, 98–117. https://media.neliti.com/media/publications/522947-none-8941639d.pdf</w:t>
      </w:r>
    </w:p>
    <w:p w14:paraId="280B8E3F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Hamdani M, Prayitno BA, &amp; Karyanto P. (2019). Meningkatkan Kemampuan Berpikir Kritis Melalui Metode Eksperimen. </w:t>
      </w:r>
      <w:r w:rsidRPr="00064AD4">
        <w:rPr>
          <w:b w:val="0"/>
          <w:bCs w:val="0"/>
          <w:i/>
          <w:iCs/>
          <w:noProof/>
        </w:rPr>
        <w:t xml:space="preserve">Proceeding Biology Education </w:t>
      </w:r>
      <w:r w:rsidRPr="00064AD4">
        <w:rPr>
          <w:b w:val="0"/>
          <w:bCs w:val="0"/>
          <w:i/>
          <w:iCs/>
          <w:noProof/>
        </w:rPr>
        <w:lastRenderedPageBreak/>
        <w:t>Conference 16(1)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16</w:t>
      </w:r>
      <w:r w:rsidRPr="00064AD4">
        <w:rPr>
          <w:b w:val="0"/>
          <w:bCs w:val="0"/>
          <w:noProof/>
        </w:rPr>
        <w:t>(Kartimi), 139–145. https://jurnal.uns.ac.id/prosbi/article/viewFile/38412/25445</w:t>
      </w:r>
    </w:p>
    <w:p w14:paraId="5E5CBCD5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Heryana, A. (2018). Informan Dan Pemilihan Dalam Penelitian Kualitatif. </w:t>
      </w:r>
      <w:r w:rsidRPr="00064AD4">
        <w:rPr>
          <w:b w:val="0"/>
          <w:bCs w:val="0"/>
          <w:i/>
          <w:iCs/>
          <w:noProof/>
        </w:rPr>
        <w:t>Informan Dan Pemilihan Informan Dalam Penelitian Kualitatif</w:t>
      </w:r>
      <w:r w:rsidRPr="00064AD4">
        <w:rPr>
          <w:b w:val="0"/>
          <w:bCs w:val="0"/>
          <w:noProof/>
        </w:rPr>
        <w:t>, 14. eprints.polsri.ac.id</w:t>
      </w:r>
    </w:p>
    <w:p w14:paraId="26C52F31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Hidayatullah, S., &amp; Romadhon, M. Y. (2020). Analisis peristiwa tutur (speaking) dalam acara ngobras bersama Dekan Fkip Umus Brebes. </w:t>
      </w:r>
      <w:r w:rsidRPr="00064AD4">
        <w:rPr>
          <w:b w:val="0"/>
          <w:bCs w:val="0"/>
          <w:i/>
          <w:iCs/>
          <w:noProof/>
        </w:rPr>
        <w:t>J. Ilm. Semant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2</w:t>
      </w:r>
      <w:r w:rsidRPr="00064AD4">
        <w:rPr>
          <w:b w:val="0"/>
          <w:bCs w:val="0"/>
          <w:noProof/>
        </w:rPr>
        <w:t>(01), 1–12.</w:t>
      </w:r>
    </w:p>
    <w:p w14:paraId="75B02F48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Istiyono, E. (2020). </w:t>
      </w:r>
      <w:r w:rsidRPr="00064AD4">
        <w:rPr>
          <w:b w:val="0"/>
          <w:bCs w:val="0"/>
          <w:i/>
          <w:iCs/>
          <w:noProof/>
        </w:rPr>
        <w:t>Taksonomi Higher Order Thinking Skill (HOTS) Untuk Penilaian Pembelajaran Fisika</w:t>
      </w:r>
      <w:r w:rsidRPr="00064AD4">
        <w:rPr>
          <w:b w:val="0"/>
          <w:bCs w:val="0"/>
          <w:noProof/>
        </w:rPr>
        <w:t>. Widya Sari Press.</w:t>
      </w:r>
    </w:p>
    <w:p w14:paraId="0312DE1D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Jailani, M. S. (2023). Teknik pengumpulan data dan instrumen penelitian ilmiah pendidikan pada pendekatan kualitatif dan kuantitatif. </w:t>
      </w:r>
      <w:r w:rsidRPr="00064AD4">
        <w:rPr>
          <w:b w:val="0"/>
          <w:bCs w:val="0"/>
          <w:i/>
          <w:iCs/>
          <w:noProof/>
        </w:rPr>
        <w:t>IHSAN: Jurnal Pendidikan Islam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1</w:t>
      </w:r>
      <w:r w:rsidRPr="00064AD4">
        <w:rPr>
          <w:b w:val="0"/>
          <w:bCs w:val="0"/>
          <w:noProof/>
        </w:rPr>
        <w:t>(2), 1–9. https://ejournal.yayasanpendidikandzurriyatulquran.id/index.php/ihsan/article/view/57/30</w:t>
      </w:r>
    </w:p>
    <w:p w14:paraId="05DFA2E1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Juwan, D. P. A., Maharani, S. D., &amp; Siswadi, G. A. (2024). Transformasi Metode Mengajar Dalam Kurikulum Merdeka Ditinjau Dari Perspektif Aksiologi Pendidikan John Dewey. </w:t>
      </w:r>
      <w:r w:rsidRPr="00064AD4">
        <w:rPr>
          <w:b w:val="0"/>
          <w:bCs w:val="0"/>
          <w:i/>
          <w:iCs/>
          <w:noProof/>
        </w:rPr>
        <w:t>Purwadita: Jurnal Agama Dan Budaya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8</w:t>
      </w:r>
      <w:r w:rsidRPr="00064AD4">
        <w:rPr>
          <w:b w:val="0"/>
          <w:bCs w:val="0"/>
          <w:noProof/>
        </w:rPr>
        <w:t>(1), 19–29. https://journal.stahnmpukuturan.ac.id/index.php/Purwadita/article/view/9/6</w:t>
      </w:r>
    </w:p>
    <w:p w14:paraId="6F7848E3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Kartal, T. (2012). İLKÖĞRETİM FEN BİLGİSİ ÖĞRETMEN ADAYLARININ ELEŞTİREL DÜŞÜNME EĞİLİMLERİNİN İNCELENMESİ. </w:t>
      </w:r>
      <w:r w:rsidRPr="00064AD4">
        <w:rPr>
          <w:b w:val="0"/>
          <w:bCs w:val="0"/>
          <w:i/>
          <w:iCs/>
          <w:noProof/>
        </w:rPr>
        <w:t>Ahi Evran Üniversitesi Kırşehir Eğitim Fakültesi Dergisi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13</w:t>
      </w:r>
      <w:r w:rsidRPr="00064AD4">
        <w:rPr>
          <w:b w:val="0"/>
          <w:bCs w:val="0"/>
          <w:noProof/>
        </w:rPr>
        <w:t>(2), 279–297. https://dergipark.org.tr/en/pub/kefad/issue/59489/854990</w:t>
      </w:r>
    </w:p>
    <w:p w14:paraId="7491114E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Katende, E. (2023). Critical Thinking and Higher Education: A Historical, Theoretical and Conceptual Perspective. </w:t>
      </w:r>
      <w:r w:rsidRPr="00064AD4">
        <w:rPr>
          <w:b w:val="0"/>
          <w:bCs w:val="0"/>
          <w:i/>
          <w:iCs/>
          <w:noProof/>
        </w:rPr>
        <w:t>Journal of Education and Practice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7</w:t>
      </w:r>
      <w:r w:rsidRPr="00064AD4">
        <w:rPr>
          <w:b w:val="0"/>
          <w:bCs w:val="0"/>
          <w:noProof/>
        </w:rPr>
        <w:t>, 19–39. https://doi.org/10.47941/jep.1565</w:t>
      </w:r>
    </w:p>
    <w:p w14:paraId="7C51E122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Kharismawati, L. R. S., Nirwansyah, Fauziah, S., Puspita, R. A., Gasalba, R. A., &amp; Rabbani, T. A. S. (2019). </w:t>
      </w:r>
      <w:r w:rsidRPr="00064AD4">
        <w:rPr>
          <w:b w:val="0"/>
          <w:bCs w:val="0"/>
          <w:i/>
          <w:iCs/>
          <w:noProof/>
        </w:rPr>
        <w:t>Modul Model Pembelajaran Penyingkapan Berorientasi HOTS</w:t>
      </w:r>
      <w:r w:rsidRPr="00064AD4">
        <w:rPr>
          <w:b w:val="0"/>
          <w:bCs w:val="0"/>
          <w:noProof/>
        </w:rPr>
        <w:t xml:space="preserve"> (E. Novriansyah &amp; N. Pramuchtia (eds.)). SEAMEO QTEP in Language. https://www.qiteplanguage.org/assets/files/dokumen/Modul_Model_Pembelajaran_Penyingkapan_Berorientasi_HOTS.pdf</w:t>
      </w:r>
    </w:p>
    <w:p w14:paraId="6C36C2AB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Khoiriyah, Z., &amp; Shaleh, S. (2025). Solusi Alternatif Atas Problematika dalam Mengimplementasikan Penilaian Higher Order Thingking Skills (HOTS). </w:t>
      </w:r>
      <w:r w:rsidRPr="00064AD4">
        <w:rPr>
          <w:b w:val="0"/>
          <w:bCs w:val="0"/>
          <w:i/>
          <w:iCs/>
          <w:noProof/>
        </w:rPr>
        <w:t>Al-Madrasah: Jurnal Ilmiah Pendidikan Madrasah Ibtidaiyah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9</w:t>
      </w:r>
      <w:r w:rsidRPr="00064AD4">
        <w:rPr>
          <w:b w:val="0"/>
          <w:bCs w:val="0"/>
          <w:noProof/>
        </w:rPr>
        <w:t>(2), 656–667. https://jurnal.stiq-amuntai.ac.id/index.php/al-madrasah/article/view/4855/2120</w:t>
      </w:r>
    </w:p>
    <w:p w14:paraId="0BD71AED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Köksal, D., Ulum, Ö. G., &amp; Yürük, N. (2023). Revised Bloom’s taxonomy in reading texts in EFL/ESL settings. </w:t>
      </w:r>
      <w:r w:rsidRPr="00064AD4">
        <w:rPr>
          <w:b w:val="0"/>
          <w:bCs w:val="0"/>
          <w:i/>
          <w:iCs/>
          <w:noProof/>
        </w:rPr>
        <w:t>Acta Educationis Generalis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13</w:t>
      </w:r>
      <w:r w:rsidRPr="00064AD4">
        <w:rPr>
          <w:b w:val="0"/>
          <w:bCs w:val="0"/>
          <w:noProof/>
        </w:rPr>
        <w:t>(1), 133–146. https://scholar.google.com/scholar?hl=id&amp;as_sdt=0%2C5&amp;q=REVISED+BLOOM+TAXONOMY+IN+READING+TEXTS+IN+EFL%2FESL+SETTING&amp;btnG=#d=gs_cit&amp;t=1751868173462&amp;u=%2Fscholar%3Fq%3Dinfo%3A9tofBlE93_cJ%3Ascholar.google.com%2F%26output%3Dcite%26scirp%3D0%26hl%3Did</w:t>
      </w:r>
    </w:p>
    <w:p w14:paraId="5630B2DD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Kusnita, K., Mulyadi, M., Rosdiana, R., Zainab, S., Supardi, S., &amp; Tarmizi, T. </w:t>
      </w:r>
      <w:r w:rsidRPr="00064AD4">
        <w:rPr>
          <w:b w:val="0"/>
          <w:bCs w:val="0"/>
          <w:noProof/>
        </w:rPr>
        <w:lastRenderedPageBreak/>
        <w:t xml:space="preserve">(2024). MENINGKATKAN PRESTASI BELAJAR SISWA KELAS II MATA PELAJARAN PAI DENGAN PENERAPAN MODEL PEMBELAJARAN DISCOVERY LEARNING DI SDN 122 MUKAI TENGAH. </w:t>
      </w:r>
      <w:r w:rsidRPr="00064AD4">
        <w:rPr>
          <w:b w:val="0"/>
          <w:bCs w:val="0"/>
          <w:i/>
          <w:iCs/>
          <w:noProof/>
        </w:rPr>
        <w:t>JIPT: Journal Of Indonesian Professional Teacher</w:t>
      </w:r>
      <w:r w:rsidRPr="00064AD4">
        <w:rPr>
          <w:b w:val="0"/>
          <w:bCs w:val="0"/>
          <w:noProof/>
        </w:rPr>
        <w:t>, 86–98. https://ojp.lp2m.uinjambi.ac.id/index.php/jipt/article/view/2684/1293</w:t>
      </w:r>
    </w:p>
    <w:p w14:paraId="254AAE0A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Lubis, Z. N. L., Andhara, A., Siburian, Y. H., Nabilla, F., &amp; Umar, A. T. (2025). Hubungan Antara Motivasi Intrinsik Dan Motivasi Ekstrinsik Dengan Keaktifan Mahasiswa Fakultas Ekonomi Universitas Negeri Medan. </w:t>
      </w:r>
      <w:r w:rsidRPr="00064AD4">
        <w:rPr>
          <w:b w:val="0"/>
          <w:bCs w:val="0"/>
          <w:i/>
          <w:iCs/>
          <w:noProof/>
        </w:rPr>
        <w:t>Jurnal Penelitian Ilmu Pendidikan Indonesia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4</w:t>
      </w:r>
      <w:r w:rsidRPr="00064AD4">
        <w:rPr>
          <w:b w:val="0"/>
          <w:bCs w:val="0"/>
          <w:noProof/>
        </w:rPr>
        <w:t>(2), 577–583. https://jpion.org/index.php/jpi/article/view/413/276</w:t>
      </w:r>
    </w:p>
    <w:p w14:paraId="3D0382BC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Ly, C. K. (2022). English as a Global Language: An Exploration of EFL Learners’ Beliefs in Vietnam. </w:t>
      </w:r>
      <w:r w:rsidRPr="00064AD4">
        <w:rPr>
          <w:b w:val="0"/>
          <w:bCs w:val="0"/>
          <w:i/>
          <w:iCs/>
          <w:noProof/>
        </w:rPr>
        <w:t>International Journal of TESOL &amp; Education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3</w:t>
      </w:r>
      <w:r w:rsidRPr="00064AD4">
        <w:rPr>
          <w:b w:val="0"/>
          <w:bCs w:val="0"/>
          <w:noProof/>
        </w:rPr>
        <w:t>, 19–33. https://doi.org/10.54855/ijte.23312</w:t>
      </w:r>
    </w:p>
    <w:p w14:paraId="4ABB3C9D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Malinda, L., Rahmah, S., Ariyanto, B., &amp; Haryadi, H. (2024). Artikel Pengenalan Lapangan Persekolahan Pendidikan Guru Sekolah Dasar. </w:t>
      </w:r>
      <w:r w:rsidRPr="00064AD4">
        <w:rPr>
          <w:b w:val="0"/>
          <w:bCs w:val="0"/>
          <w:i/>
          <w:iCs/>
          <w:noProof/>
        </w:rPr>
        <w:t>Plppgsd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1</w:t>
      </w:r>
      <w:r w:rsidRPr="00064AD4">
        <w:rPr>
          <w:b w:val="0"/>
          <w:bCs w:val="0"/>
          <w:noProof/>
        </w:rPr>
        <w:t>(1), 39–46. https://journal.unusida.ac.id/index.php/plppgsd/</w:t>
      </w:r>
    </w:p>
    <w:p w14:paraId="0C113678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Nadhiroh, N. (2018). </w:t>
      </w:r>
      <w:r w:rsidRPr="00064AD4">
        <w:rPr>
          <w:b w:val="0"/>
          <w:bCs w:val="0"/>
          <w:i/>
          <w:iCs/>
          <w:noProof/>
        </w:rPr>
        <w:t>Pengembangan lembar kerja peserta didik (lkpd) berbasis Higher Order Thinking Skills (HOTS) Pada Materi Termodinamika</w:t>
      </w:r>
      <w:r w:rsidRPr="00064AD4">
        <w:rPr>
          <w:b w:val="0"/>
          <w:bCs w:val="0"/>
          <w:noProof/>
        </w:rPr>
        <w:t xml:space="preserve">. </w:t>
      </w:r>
      <w:r w:rsidRPr="00064AD4">
        <w:rPr>
          <w:b w:val="0"/>
          <w:bCs w:val="0"/>
          <w:i/>
          <w:iCs/>
          <w:noProof/>
        </w:rPr>
        <w:t>1</w:t>
      </w:r>
      <w:r w:rsidRPr="00064AD4">
        <w:rPr>
          <w:b w:val="0"/>
          <w:bCs w:val="0"/>
          <w:noProof/>
        </w:rPr>
        <w:t>(November), 21–28. https://repository.radenintan.ac.id/5096/1/Skripsi Full.pdf</w:t>
      </w:r>
    </w:p>
    <w:p w14:paraId="0B634E7F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Nafiati, D. A. (2021). Revisi taksonomi Bloom: Kognitif, afektif, dan psikomotorik. </w:t>
      </w:r>
      <w:r w:rsidRPr="00064AD4">
        <w:rPr>
          <w:b w:val="0"/>
          <w:bCs w:val="0"/>
          <w:i/>
          <w:iCs/>
          <w:noProof/>
        </w:rPr>
        <w:t>Humanika, Kajian Ilmiah Mata Kuliah Umum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21</w:t>
      </w:r>
      <w:r w:rsidRPr="00064AD4">
        <w:rPr>
          <w:b w:val="0"/>
          <w:bCs w:val="0"/>
          <w:noProof/>
        </w:rPr>
        <w:t>(2), 151–172. https://d1wqtxts1xzle7.cloudfront.net/89403491/pdf-libre.pdf?1660008531=&amp;response-content-disposition=inline%3B+filename%3DRevisi_taksonomi_Bloom_Kognitif_afektif.pdf&amp;Expires=1753577115&amp;Signature=XoDFVWXnLLkYFA9MRH8sOQQyNzhY13KObghGeTxLkyR~JCbPdckFWj-mNyx</w:t>
      </w:r>
    </w:p>
    <w:p w14:paraId="7BC71AC0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Ningsi, A., &amp; Shaleh, S. (2024). Problematika Penerapan Asesmen Berbasis HOTS (Higher Order Thinking Skills) di Sekolah Dasar. </w:t>
      </w:r>
      <w:r w:rsidRPr="00064AD4">
        <w:rPr>
          <w:b w:val="0"/>
          <w:bCs w:val="0"/>
          <w:i/>
          <w:iCs/>
          <w:noProof/>
        </w:rPr>
        <w:t>SAP (Susunan Artikel Pendidikan)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8</w:t>
      </w:r>
      <w:r w:rsidRPr="00064AD4">
        <w:rPr>
          <w:b w:val="0"/>
          <w:bCs w:val="0"/>
          <w:noProof/>
        </w:rPr>
        <w:t>(3), 447–455. https://www.journal.lppmunindra.ac.id/index.php/SAP/article/view/20998/6529</w:t>
      </w:r>
    </w:p>
    <w:p w14:paraId="205A35EE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Nuraida, D. (2019). Peran guru dalam mengembangkan keterampilan berpikir kritis siswa dalam proses pembelajaran. </w:t>
      </w:r>
      <w:r w:rsidRPr="00064AD4">
        <w:rPr>
          <w:b w:val="0"/>
          <w:bCs w:val="0"/>
          <w:i/>
          <w:iCs/>
          <w:noProof/>
        </w:rPr>
        <w:t>Jurnal Teladan: Jurnal Ilmu Pendidikan Dan Pembelajaran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4</w:t>
      </w:r>
      <w:r w:rsidRPr="00064AD4">
        <w:rPr>
          <w:b w:val="0"/>
          <w:bCs w:val="0"/>
          <w:noProof/>
        </w:rPr>
        <w:t>(1), 51–60. https://journal.unirow.ac.id/teladan/article/view/47</w:t>
      </w:r>
    </w:p>
    <w:p w14:paraId="3FD3C0CE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O.John, E., &amp; Etim, M. O. (2025). </w:t>
      </w:r>
      <w:r w:rsidRPr="00064AD4">
        <w:rPr>
          <w:b w:val="0"/>
          <w:bCs w:val="0"/>
          <w:i/>
          <w:iCs/>
          <w:noProof/>
        </w:rPr>
        <w:t>Journal of Philosophy, Policy and Strategic Studies (JPPSS), Vol.3, March 2025</w:t>
      </w:r>
      <w:r w:rsidRPr="00064AD4">
        <w:rPr>
          <w:b w:val="0"/>
          <w:bCs w:val="0"/>
          <w:noProof/>
        </w:rPr>
        <w:t xml:space="preserve">. </w:t>
      </w:r>
      <w:r w:rsidRPr="00064AD4">
        <w:rPr>
          <w:b w:val="0"/>
          <w:bCs w:val="0"/>
          <w:i/>
          <w:iCs/>
          <w:noProof/>
        </w:rPr>
        <w:t>3</w:t>
      </w:r>
      <w:r w:rsidRPr="00064AD4">
        <w:rPr>
          <w:b w:val="0"/>
          <w:bCs w:val="0"/>
          <w:noProof/>
        </w:rPr>
        <w:t>(March).</w:t>
      </w:r>
    </w:p>
    <w:p w14:paraId="39987468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Pratama, N. S., &amp; Istiyono, E. (2015). Studi Pelaksanaan Pembelajaran Fisika Berbasis Higher Order Thinking (HOTS) Pada Kelas X di SMA Negeri Kota Yogyakarta. </w:t>
      </w:r>
      <w:r w:rsidRPr="00064AD4">
        <w:rPr>
          <w:b w:val="0"/>
          <w:bCs w:val="0"/>
          <w:i/>
          <w:iCs/>
          <w:noProof/>
        </w:rPr>
        <w:t>Prosiding Seminar Nasional Fisika Dan Pendidikan Fisika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6</w:t>
      </w:r>
      <w:r w:rsidRPr="00064AD4">
        <w:rPr>
          <w:b w:val="0"/>
          <w:bCs w:val="0"/>
          <w:noProof/>
        </w:rPr>
        <w:t>(1), 104–112. https://media.neliti.com/media/publications/172905-ID-studi-pelaksanaan-pembelajaran-fisika-be.pdf</w:t>
      </w:r>
    </w:p>
    <w:p w14:paraId="28B67DE5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Pratiwi, C. N., &amp; Nasution, A. G. J. (2025). ANALISIS QUESTIONING SKILL GURU BERBASIS HOTS PADA PEMBELAJARAN PKN DI MADRASAH IBTIDAIYAH. </w:t>
      </w:r>
      <w:r w:rsidRPr="00064AD4">
        <w:rPr>
          <w:b w:val="0"/>
          <w:bCs w:val="0"/>
          <w:i/>
          <w:iCs/>
          <w:noProof/>
        </w:rPr>
        <w:t>Jurnal Bilqolam Pendidikan Islam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6</w:t>
      </w:r>
      <w:r w:rsidRPr="00064AD4">
        <w:rPr>
          <w:b w:val="0"/>
          <w:bCs w:val="0"/>
          <w:noProof/>
        </w:rPr>
        <w:t xml:space="preserve">(1), 1–23. </w:t>
      </w:r>
      <w:r w:rsidRPr="00064AD4">
        <w:rPr>
          <w:b w:val="0"/>
          <w:bCs w:val="0"/>
          <w:noProof/>
        </w:rPr>
        <w:lastRenderedPageBreak/>
        <w:t>https://jurnal.staiserdanglubukpakam.ac.id/index.php/bilqolam/article/view/530/213</w:t>
      </w:r>
    </w:p>
    <w:p w14:paraId="7C0871EF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Putro, N. Y. (n.d.). </w:t>
      </w:r>
      <w:r w:rsidRPr="00064AD4">
        <w:rPr>
          <w:b w:val="0"/>
          <w:bCs w:val="0"/>
          <w:i/>
          <w:iCs/>
          <w:noProof/>
        </w:rPr>
        <w:t>Pembelajaran Ekonomi Berbasis Project: Guna Menumbuhkan High Order Thinking Skill (HOTS) dalam Konteks Pendidikan Ekonomi</w:t>
      </w:r>
      <w:r w:rsidRPr="00064AD4">
        <w:rPr>
          <w:b w:val="0"/>
          <w:bCs w:val="0"/>
          <w:noProof/>
        </w:rPr>
        <w:t>. https://waqafilmunusantara.com/wp-content/uploads/2024/08/Pembelajaran-Ekonomi-Berbasis-Project_-Guna-Menumbuhkan-High-Order-Thinking-Skill-HOTS-dalam-Konteks-Pendidikan-Ekonomi-1.pdf</w:t>
      </w:r>
    </w:p>
    <w:p w14:paraId="6B07E36B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Raihan, M. D. (n.d.). MENANAMKAN BERPIKIR KRITIS UNTUK KEHIDUPAN BERBANGSA MELALUI STORY TELLING DENGAN ALAT BERPIKIR DALAM PENDIDIKAN KEWARGANEGARAAN DI SEKOLAH DASAR. </w:t>
      </w:r>
      <w:r w:rsidRPr="00064AD4">
        <w:rPr>
          <w:b w:val="0"/>
          <w:bCs w:val="0"/>
          <w:i/>
          <w:iCs/>
          <w:noProof/>
        </w:rPr>
        <w:t>Berpikir Kritis Dan Berpikir Kreatif Siswa Sekolah Dasar</w:t>
      </w:r>
      <w:r w:rsidRPr="00064AD4">
        <w:rPr>
          <w:b w:val="0"/>
          <w:bCs w:val="0"/>
          <w:noProof/>
        </w:rPr>
        <w:t>, 100. https://books.google.co.id/books?hl=id&amp;lr=&amp;id=n1lHEQAAQBAJ&amp;oi=fnd&amp;pg=PA100&amp;dq=Costa+(1991)+memperkenalkan+konsep+“kebiasaan+berpikir”,+yang+selanjutnya+menekankan+peran+HOTS+dalam+mendorong+pemecahan+masalah+yang+efektif.&amp;ots=CqW2c088HP&amp;sig=B5ywr5U4keS5yw</w:t>
      </w:r>
    </w:p>
    <w:p w14:paraId="28AC7AFB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Rifky, S., Halik, H., Muhammadiah, M., Ramopoly, I. H., Karuru, P., Rodiah, I., Sukmawati, S., Wibowo, A. A. H., Pinatih, N. P. S., &amp; Bariah, S. (2024). </w:t>
      </w:r>
      <w:r w:rsidRPr="00064AD4">
        <w:rPr>
          <w:b w:val="0"/>
          <w:bCs w:val="0"/>
          <w:i/>
          <w:iCs/>
          <w:noProof/>
        </w:rPr>
        <w:t>Dasar-dasar Pendidikan: Panduan Untuk Menjadi Pengajar Profesional</w:t>
      </w:r>
      <w:r w:rsidRPr="00064AD4">
        <w:rPr>
          <w:b w:val="0"/>
          <w:bCs w:val="0"/>
          <w:noProof/>
        </w:rPr>
        <w:t>. PT. Sonpedia Publishing Indonesia. https://books.google.co.id/books?id=Y74IEQAAQBAJ</w:t>
      </w:r>
    </w:p>
    <w:p w14:paraId="7BF6B371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Robert Tuerah, P. (2024). </w:t>
      </w:r>
      <w:r w:rsidRPr="00064AD4">
        <w:rPr>
          <w:b w:val="0"/>
          <w:bCs w:val="0"/>
          <w:i/>
          <w:iCs/>
          <w:noProof/>
        </w:rPr>
        <w:t>Pembelajaran Berbasis HOTS (Konsep dan Implementasi) Ika Okta Kirana STIKOM Tunas Bangsa Pematangsiantar</w:t>
      </w:r>
      <w:r w:rsidRPr="00064AD4">
        <w:rPr>
          <w:b w:val="0"/>
          <w:bCs w:val="0"/>
          <w:noProof/>
        </w:rPr>
        <w:t xml:space="preserve"> (Sarwandi (ed.); Issue May). https://www.researchgate.net/publication/380454886</w:t>
      </w:r>
    </w:p>
    <w:p w14:paraId="424EE219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Rukajat, A. (2018). </w:t>
      </w:r>
      <w:r w:rsidRPr="00064AD4">
        <w:rPr>
          <w:b w:val="0"/>
          <w:bCs w:val="0"/>
          <w:i/>
          <w:iCs/>
          <w:noProof/>
        </w:rPr>
        <w:t>Pendekatan penelitian kuantitatif: quantitative research approach</w:t>
      </w:r>
      <w:r w:rsidRPr="00064AD4">
        <w:rPr>
          <w:b w:val="0"/>
          <w:bCs w:val="0"/>
          <w:noProof/>
        </w:rPr>
        <w:t>. Deepublish. https://books.google.co.id/books?hl=id&amp;lr=&amp;id=yX9UEQAAQBAJ&amp;oi=fnd&amp;pg=PP1&amp;dq=Nazir+(1988)+menjelaskan+bahwa+metode+deskriptif+bertujuan+untuk+memberikan+gambaran+yang+jelas+tentang+status+suatu+kelompok,+objek,+atau+fenomena+yang+sedang+berlangsung.&amp;ots=fN</w:t>
      </w:r>
    </w:p>
    <w:p w14:paraId="6744B039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Ryan, R. M., &amp; Deci, E. L. (2000). Intrinsic and Extrinsic Motivations: Classic Definitions and New Directions. </w:t>
      </w:r>
      <w:r w:rsidRPr="00064AD4">
        <w:rPr>
          <w:b w:val="0"/>
          <w:bCs w:val="0"/>
          <w:i/>
          <w:iCs/>
          <w:noProof/>
        </w:rPr>
        <w:t>Contemporary Educational Psychology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25</w:t>
      </w:r>
      <w:r w:rsidRPr="00064AD4">
        <w:rPr>
          <w:b w:val="0"/>
          <w:bCs w:val="0"/>
          <w:noProof/>
        </w:rPr>
        <w:t>(1), 54–67. https://doi.org/10.1006/ceps.1999.1020</w:t>
      </w:r>
    </w:p>
    <w:p w14:paraId="51295E10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Saleh, S. (2017). </w:t>
      </w:r>
      <w:r w:rsidRPr="00064AD4">
        <w:rPr>
          <w:b w:val="0"/>
          <w:bCs w:val="0"/>
          <w:i/>
          <w:iCs/>
          <w:noProof/>
        </w:rPr>
        <w:t>Analisis data kualitatif</w:t>
      </w:r>
      <w:r w:rsidRPr="00064AD4">
        <w:rPr>
          <w:b w:val="0"/>
          <w:bCs w:val="0"/>
          <w:noProof/>
        </w:rPr>
        <w:t>. Pustaka Ramadhan, Bandung. https://eprints.unm.ac.id/14856/1/ANALISIS DATA KUALITATIF.pdf</w:t>
      </w:r>
    </w:p>
    <w:p w14:paraId="3B0A601C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Samsudin, A. (2024). KREATIVITAS: MENGINSPIRASI DAN BERINOVASI DI KELAS (Dr. </w:t>
      </w:r>
      <w:r w:rsidRPr="00064AD4">
        <w:rPr>
          <w:b w:val="0"/>
          <w:bCs w:val="0"/>
          <w:i/>
          <w:iCs/>
          <w:noProof/>
        </w:rPr>
        <w:t>Keterampilan Pembelajaran Holistik (Mengembangkan Kompetensi Abad 21)</w:t>
      </w:r>
      <w:r w:rsidRPr="00064AD4">
        <w:rPr>
          <w:b w:val="0"/>
          <w:bCs w:val="0"/>
          <w:noProof/>
        </w:rPr>
        <w:t>, 40. https://books.google.co.id/books?hl=id&amp;lr=&amp;id=yBoXEQAAQBAJ&amp;oi=fnd&amp;pg=PA40&amp;dq=mengajar+HOTS+di+kelas+mempromosikan+keterlibatan+dan+motivasi+siswa,+yang+sangat+penting+untuk+pembelajaran+yang+efektif.&amp;ots=ucD4wbS4-D&amp;sig=RWI7ezIUPdLVPGwE1NX_O3AjHYg&amp;redir_es</w:t>
      </w:r>
    </w:p>
    <w:p w14:paraId="1815D2EA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Sani, R. A., &amp; Bunawan, W. (2022). </w:t>
      </w:r>
      <w:r w:rsidRPr="00064AD4">
        <w:rPr>
          <w:b w:val="0"/>
          <w:bCs w:val="0"/>
          <w:i/>
          <w:iCs/>
          <w:noProof/>
        </w:rPr>
        <w:t xml:space="preserve">Soal Fisika HOTS Berpikir Kreatif, Kritis, </w:t>
      </w:r>
      <w:r w:rsidRPr="00064AD4">
        <w:rPr>
          <w:b w:val="0"/>
          <w:bCs w:val="0"/>
          <w:i/>
          <w:iCs/>
          <w:noProof/>
        </w:rPr>
        <w:lastRenderedPageBreak/>
        <w:t>Problem Solving</w:t>
      </w:r>
      <w:r w:rsidRPr="00064AD4">
        <w:rPr>
          <w:b w:val="0"/>
          <w:bCs w:val="0"/>
          <w:noProof/>
        </w:rPr>
        <w:t>. Bumi Aksara. https://books.google.co.id/books?hl=id&amp;lr=&amp;id=gr5mEAAAQBAJ&amp;oi=fnd&amp;pg=PP1&amp;dq=(Norris+%26+Ennis,+1989).+Berdasarkan+pemahaman+di+atas,+peneliti+menyimpulkan+bahwa+HOTS+sebagai+berpikir+kritis+adalah+bahwa+siswa+diharapkan+mampu+menerapkan+penilaian+yang+ben</w:t>
      </w:r>
    </w:p>
    <w:p w14:paraId="18490C17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Saputra, T., Purnomo, E. A., &amp; Joko, I. (2025). Peningkatan Kemampuan Higher Order Thinking Skills (HOTS) Melalui Optimaliasi Metakognitif Siswa. </w:t>
      </w:r>
      <w:r w:rsidRPr="00064AD4">
        <w:rPr>
          <w:b w:val="0"/>
          <w:bCs w:val="0"/>
          <w:i/>
          <w:iCs/>
          <w:noProof/>
        </w:rPr>
        <w:t>Jurnal Ilmiah Matematika (JIMAT)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6</w:t>
      </w:r>
      <w:r w:rsidRPr="00064AD4">
        <w:rPr>
          <w:b w:val="0"/>
          <w:bCs w:val="0"/>
          <w:noProof/>
        </w:rPr>
        <w:t>(1), 196–208. https://jurnal.isdikkieraha.ac.id/index.php/jimat/article/view/854/687</w:t>
      </w:r>
    </w:p>
    <w:p w14:paraId="456180DB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Seema, D., &amp; Kumari, S. (2024). THE EDUCATIONAL THOUGHTS OF JOHN DEWEY ITS RELEVANCE IN PRESENT INDIAN EDUCATION SYSTEM. </w:t>
      </w:r>
      <w:r w:rsidRPr="00064AD4">
        <w:rPr>
          <w:b w:val="0"/>
          <w:bCs w:val="0"/>
          <w:i/>
          <w:iCs/>
          <w:noProof/>
        </w:rPr>
        <w:t>An International Journal Of Multidisciplinary Research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1</w:t>
      </w:r>
      <w:r w:rsidRPr="00064AD4">
        <w:rPr>
          <w:b w:val="0"/>
          <w:bCs w:val="0"/>
          <w:noProof/>
        </w:rPr>
        <w:t>(2), 57–65.</w:t>
      </w:r>
    </w:p>
    <w:p w14:paraId="48993BBB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Sitopu, J. W. (2023). Bab 4 Problem Based Learning (PBL). </w:t>
      </w:r>
      <w:r w:rsidRPr="00064AD4">
        <w:rPr>
          <w:b w:val="0"/>
          <w:bCs w:val="0"/>
          <w:i/>
          <w:iCs/>
          <w:noProof/>
        </w:rPr>
        <w:t>Model Pembelajaran Di Era Society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5</w:t>
      </w:r>
      <w:r w:rsidRPr="00064AD4">
        <w:rPr>
          <w:b w:val="0"/>
          <w:bCs w:val="0"/>
          <w:noProof/>
        </w:rPr>
        <w:t>, 59–71. http://digilib.iainlangsa.ac.id/3599/1/HKI_Model_pembelajaran5.0.pdf#page=70</w:t>
      </w:r>
    </w:p>
    <w:p w14:paraId="39955D89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Sukarismanti, S., Suharyo, S., Klemens Maksianus Lenga, &amp; Wagiran, W. (2024). Pengajaran Bahasa Indonesia Berbasis Genre: Studi Evaluasi Respons Siswa di SMPN 9 Semarang. </w:t>
      </w:r>
      <w:r w:rsidRPr="00064AD4">
        <w:rPr>
          <w:b w:val="0"/>
          <w:bCs w:val="0"/>
          <w:i/>
          <w:iCs/>
          <w:noProof/>
        </w:rPr>
        <w:t>Jurnal Onoma: Pendidikan, Bahasa, Dan Sastra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10</w:t>
      </w:r>
      <w:r w:rsidRPr="00064AD4">
        <w:rPr>
          <w:b w:val="0"/>
          <w:bCs w:val="0"/>
          <w:noProof/>
        </w:rPr>
        <w:t>(3), 2460–2471. https://doi.org/10.30605/onoma.v10i3.3817</w:t>
      </w:r>
    </w:p>
    <w:p w14:paraId="32321A20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Sulastri, Indrowati, M., &amp; Nurmiyati. (2017). Perbandingan Kemampuan Berpikir Tingkat Tinggi Antara Penerapan Model Discovery Learning dengan Memanfaatkan Potensi Ekosistem Pesisir dan Pembelajaran Konvensional pada Siswa Kelas X SMA N 1 Tanjungsari Sulastri. </w:t>
      </w:r>
      <w:r w:rsidRPr="00064AD4">
        <w:rPr>
          <w:b w:val="0"/>
          <w:bCs w:val="0"/>
          <w:i/>
          <w:iCs/>
          <w:noProof/>
        </w:rPr>
        <w:t>Pendidikan Biologi UNS</w:t>
      </w:r>
      <w:r w:rsidRPr="00064AD4">
        <w:rPr>
          <w:b w:val="0"/>
          <w:bCs w:val="0"/>
          <w:noProof/>
        </w:rPr>
        <w:t>. https://media.neliti.com/media/publications/173360-ID-perbandingan-kemampuan-berpikir-tingkat.pdf</w:t>
      </w:r>
    </w:p>
    <w:p w14:paraId="472110CC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Susilowati, Y., &amp; Sumaji. (2020). Interseksi Berpikir Kritis Dengan High Order Thinking Skill (Hots) Berdasarkan Taksonomi Bloom. </w:t>
      </w:r>
      <w:r w:rsidRPr="00064AD4">
        <w:rPr>
          <w:b w:val="0"/>
          <w:bCs w:val="0"/>
          <w:i/>
          <w:iCs/>
          <w:noProof/>
        </w:rPr>
        <w:t>Jurnal Silogisme: Kajian Ilmu Matematika Dan Pembelajarannya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5</w:t>
      </w:r>
      <w:r w:rsidRPr="00064AD4">
        <w:rPr>
          <w:b w:val="0"/>
          <w:bCs w:val="0"/>
          <w:noProof/>
        </w:rPr>
        <w:t>(2), 62–71. http://journal.umpo.ac.id/index.php/silogisme</w:t>
      </w:r>
    </w:p>
    <w:p w14:paraId="5A8E2D69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Syamsidah, S., Jusniar, J., Ratnawati T, R. T., &amp; MUHIDDIN, A. (2022). The Effectiveness of Flipped Classroom Model in Improving Higher-Order Thinking Skills. </w:t>
      </w:r>
      <w:r w:rsidRPr="00064AD4">
        <w:rPr>
          <w:b w:val="0"/>
          <w:bCs w:val="0"/>
          <w:i/>
          <w:iCs/>
          <w:noProof/>
        </w:rPr>
        <w:t>IOSR Journal of Research &amp; Method in Education (IOSR-JRME)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12</w:t>
      </w:r>
      <w:r w:rsidRPr="00064AD4">
        <w:rPr>
          <w:b w:val="0"/>
          <w:bCs w:val="0"/>
          <w:noProof/>
        </w:rPr>
        <w:t>(5), 46–51.</w:t>
      </w:r>
    </w:p>
    <w:p w14:paraId="1B71040A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Warsita, B. (2018). Teori Belajar Robert M. Gagne Dan Implikasinya Pada Pentingnya Pusat Sumber Belajar. </w:t>
      </w:r>
      <w:r w:rsidRPr="00064AD4">
        <w:rPr>
          <w:b w:val="0"/>
          <w:bCs w:val="0"/>
          <w:i/>
          <w:iCs/>
          <w:noProof/>
        </w:rPr>
        <w:t>Jurnal Teknodik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XII</w:t>
      </w:r>
      <w:r w:rsidRPr="00064AD4">
        <w:rPr>
          <w:b w:val="0"/>
          <w:bCs w:val="0"/>
          <w:noProof/>
        </w:rPr>
        <w:t>(1), 064–078. https://doi.org/10.32550/teknodik.v12i1.421</w:t>
      </w:r>
    </w:p>
    <w:p w14:paraId="59B4C6E0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Winarti, &amp; Istiyono, E. (2020). Taksonomi Hingher Order Thinking Skill Untuk Penilaian Pembelajaran Fisika. In </w:t>
      </w:r>
      <w:r w:rsidRPr="00064AD4">
        <w:rPr>
          <w:b w:val="0"/>
          <w:bCs w:val="0"/>
          <w:i/>
          <w:iCs/>
          <w:noProof/>
        </w:rPr>
        <w:t>Widya Sari Press Salatiga</w:t>
      </w:r>
      <w:r w:rsidRPr="00064AD4">
        <w:rPr>
          <w:b w:val="0"/>
          <w:bCs w:val="0"/>
          <w:noProof/>
        </w:rPr>
        <w:t xml:space="preserve"> (Vol. 1). file:///C:/Users/rita juwita/OneDrive/Dokumen/SKRIPSI/Taksonomi Higher Order Thinking Skill (HOTS.pdf</w:t>
      </w:r>
    </w:p>
    <w:p w14:paraId="073E7803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Yildiz, M., &amp; Senel, M. (2017). Teaching grammar through task-based language teaching to young EFL learners. </w:t>
      </w:r>
      <w:r w:rsidRPr="00064AD4">
        <w:rPr>
          <w:b w:val="0"/>
          <w:bCs w:val="0"/>
          <w:i/>
          <w:iCs/>
          <w:noProof/>
        </w:rPr>
        <w:t>The Reading Matrix: An International Online Journal</w:t>
      </w:r>
      <w:r w:rsidRPr="00064AD4">
        <w:rPr>
          <w:b w:val="0"/>
          <w:bCs w:val="0"/>
          <w:noProof/>
        </w:rPr>
        <w:t xml:space="preserve">, </w:t>
      </w:r>
      <w:r w:rsidRPr="00064AD4">
        <w:rPr>
          <w:b w:val="0"/>
          <w:bCs w:val="0"/>
          <w:i/>
          <w:iCs/>
          <w:noProof/>
        </w:rPr>
        <w:t>17</w:t>
      </w:r>
      <w:r w:rsidRPr="00064AD4">
        <w:rPr>
          <w:b w:val="0"/>
          <w:bCs w:val="0"/>
          <w:noProof/>
        </w:rPr>
        <w:t>(2), 196–209. https://d1wqtxts1xzle7.cloudfront.net/54442792/reading_matrix-</w:t>
      </w:r>
      <w:r w:rsidRPr="00064AD4">
        <w:rPr>
          <w:b w:val="0"/>
          <w:bCs w:val="0"/>
          <w:noProof/>
        </w:rPr>
        <w:lastRenderedPageBreak/>
        <w:t>libre.pdf?1505493819=&amp;response-content-disposition=inline%3B+filename%3DTeaching_Grammar_through_Task_Based_Lang.pdf&amp;Expires=1754886364&amp;Signature=WSfrZBWOwDNXeX3Zy4-s9YqR6PcGBPK550lv9O20aexd5h9</w:t>
      </w:r>
    </w:p>
    <w:p w14:paraId="028ECF81" w14:textId="77777777" w:rsidR="00BD56E9" w:rsidRPr="00064AD4" w:rsidRDefault="00BD56E9" w:rsidP="00BD56E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b w:val="0"/>
          <w:bCs w:val="0"/>
          <w:noProof/>
        </w:rPr>
      </w:pPr>
      <w:r w:rsidRPr="00064AD4">
        <w:rPr>
          <w:b w:val="0"/>
          <w:bCs w:val="0"/>
          <w:noProof/>
        </w:rPr>
        <w:t xml:space="preserve">Yusuf. (2024). HOTS (Higher Order Thinking Skills): Pembelajaran dan evaluasi. In </w:t>
      </w:r>
      <w:r w:rsidRPr="00064AD4">
        <w:rPr>
          <w:b w:val="0"/>
          <w:bCs w:val="0"/>
          <w:i/>
          <w:iCs/>
          <w:noProof/>
        </w:rPr>
        <w:t>Etika Jurnalisme Pada Koran Kuning : Sebuah Studi Mengenai Koran Lampu Hijau</w:t>
      </w:r>
      <w:r w:rsidRPr="00064AD4">
        <w:rPr>
          <w:b w:val="0"/>
          <w:bCs w:val="0"/>
          <w:noProof/>
        </w:rPr>
        <w:t>.</w:t>
      </w:r>
    </w:p>
    <w:bookmarkEnd w:id="2"/>
    <w:bookmarkEnd w:id="3"/>
    <w:p w14:paraId="3BBB351F" w14:textId="77777777" w:rsidR="00BD56E9" w:rsidRPr="00064AD4" w:rsidRDefault="00BD56E9" w:rsidP="00BD56E9">
      <w:pPr>
        <w:spacing w:after="0" w:line="240" w:lineRule="auto"/>
        <w:ind w:left="1080" w:hanging="720"/>
        <w:jc w:val="both"/>
        <w:rPr>
          <w:rFonts w:eastAsia="Times New Roman"/>
          <w:vertAlign w:val="subscript"/>
        </w:rPr>
      </w:pPr>
      <w:r w:rsidRPr="00064AD4">
        <w:rPr>
          <w:rFonts w:eastAsia="Times New Roman"/>
          <w:b w:val="0"/>
          <w:bCs w:val="0"/>
          <w:vertAlign w:val="subscript"/>
        </w:rPr>
        <w:fldChar w:fldCharType="end"/>
      </w:r>
    </w:p>
    <w:p w14:paraId="17F1B504" w14:textId="77777777" w:rsidR="00BD56E9" w:rsidRPr="00064AD4" w:rsidRDefault="00BD56E9" w:rsidP="00BD56E9">
      <w:pPr>
        <w:spacing w:after="0" w:line="240" w:lineRule="auto"/>
        <w:ind w:left="360" w:firstLine="0"/>
        <w:jc w:val="both"/>
        <w:rPr>
          <w:rFonts w:eastAsia="Times New Roman"/>
          <w:vertAlign w:val="subscript"/>
        </w:rPr>
      </w:pPr>
    </w:p>
    <w:p w14:paraId="2EBA2143" w14:textId="77777777" w:rsidR="00BD56E9" w:rsidRPr="00064AD4" w:rsidRDefault="00BD56E9" w:rsidP="00BD56E9">
      <w:pPr>
        <w:spacing w:after="0" w:line="240" w:lineRule="auto"/>
        <w:ind w:left="360" w:firstLine="0"/>
        <w:jc w:val="both"/>
        <w:rPr>
          <w:rFonts w:eastAsia="Times New Roman"/>
          <w:vertAlign w:val="subscript"/>
        </w:rPr>
      </w:pPr>
    </w:p>
    <w:p w14:paraId="359AD3C5" w14:textId="77777777" w:rsidR="00BD56E9" w:rsidRPr="00064AD4" w:rsidRDefault="00BD56E9" w:rsidP="00BD56E9">
      <w:pPr>
        <w:spacing w:after="0" w:line="240" w:lineRule="auto"/>
        <w:ind w:left="360" w:firstLine="0"/>
        <w:jc w:val="both"/>
        <w:rPr>
          <w:rFonts w:eastAsia="Times New Roman"/>
          <w:vertAlign w:val="subscript"/>
        </w:rPr>
      </w:pPr>
    </w:p>
    <w:p w14:paraId="0FBAEA89" w14:textId="77777777" w:rsidR="00BD56E9" w:rsidRPr="00064AD4" w:rsidRDefault="00BD56E9" w:rsidP="00BD56E9">
      <w:pPr>
        <w:spacing w:after="0" w:line="240" w:lineRule="auto"/>
        <w:ind w:left="360" w:firstLine="0"/>
        <w:jc w:val="both"/>
        <w:rPr>
          <w:rFonts w:eastAsia="Times New Roman"/>
          <w:vertAlign w:val="subscript"/>
        </w:rPr>
      </w:pPr>
    </w:p>
    <w:p w14:paraId="10C44591" w14:textId="77777777" w:rsidR="00BD56E9" w:rsidRPr="00064AD4" w:rsidRDefault="00BD56E9" w:rsidP="00BD56E9">
      <w:pPr>
        <w:spacing w:after="0" w:line="240" w:lineRule="auto"/>
        <w:ind w:left="360" w:firstLine="0"/>
        <w:jc w:val="both"/>
        <w:rPr>
          <w:rFonts w:eastAsia="Times New Roman"/>
          <w:vertAlign w:val="subscript"/>
        </w:rPr>
      </w:pPr>
    </w:p>
    <w:p w14:paraId="54AD7D34" w14:textId="77777777" w:rsidR="00BD56E9" w:rsidRPr="00064AD4" w:rsidRDefault="00BD56E9" w:rsidP="00BD56E9">
      <w:pPr>
        <w:spacing w:after="0" w:line="240" w:lineRule="auto"/>
        <w:ind w:left="360" w:firstLine="0"/>
        <w:jc w:val="both"/>
        <w:rPr>
          <w:rFonts w:eastAsia="Times New Roman"/>
          <w:vertAlign w:val="subscript"/>
        </w:rPr>
      </w:pPr>
    </w:p>
    <w:p w14:paraId="1EA91034" w14:textId="77777777" w:rsidR="00BD56E9" w:rsidRPr="00064AD4" w:rsidRDefault="00BD56E9" w:rsidP="00BD56E9">
      <w:pPr>
        <w:spacing w:after="0" w:line="240" w:lineRule="auto"/>
        <w:ind w:left="360" w:firstLine="0"/>
        <w:jc w:val="both"/>
        <w:rPr>
          <w:rFonts w:eastAsia="Times New Roman"/>
          <w:b w:val="0"/>
          <w:bCs w:val="0"/>
          <w:vertAlign w:val="subscript"/>
        </w:rPr>
      </w:pPr>
    </w:p>
    <w:p w14:paraId="56DF6C56" w14:textId="77777777" w:rsidR="00BD56E9" w:rsidRPr="00064AD4" w:rsidRDefault="00BD56E9" w:rsidP="00BD56E9">
      <w:pPr>
        <w:spacing w:after="0" w:line="240" w:lineRule="auto"/>
        <w:ind w:left="360" w:firstLine="0"/>
        <w:jc w:val="both"/>
        <w:rPr>
          <w:rFonts w:eastAsia="Times New Roman"/>
          <w:b w:val="0"/>
          <w:bCs w:val="0"/>
          <w:vertAlign w:val="subscript"/>
        </w:rPr>
      </w:pPr>
    </w:p>
    <w:p w14:paraId="544C0A17" w14:textId="77777777" w:rsidR="00BD56E9" w:rsidRPr="00064AD4" w:rsidRDefault="00BD56E9" w:rsidP="00BD56E9">
      <w:pPr>
        <w:spacing w:after="0" w:line="240" w:lineRule="auto"/>
        <w:ind w:left="360" w:firstLine="0"/>
        <w:jc w:val="both"/>
        <w:rPr>
          <w:rFonts w:eastAsia="Times New Roman"/>
          <w:b w:val="0"/>
          <w:bCs w:val="0"/>
          <w:vertAlign w:val="subscript"/>
        </w:rPr>
      </w:pPr>
    </w:p>
    <w:p w14:paraId="042BEEF3" w14:textId="77777777" w:rsidR="00BD56E9" w:rsidRPr="00064AD4" w:rsidRDefault="00BD56E9" w:rsidP="00BD56E9">
      <w:pPr>
        <w:spacing w:after="0" w:line="240" w:lineRule="auto"/>
        <w:ind w:left="360" w:firstLine="0"/>
        <w:jc w:val="both"/>
        <w:rPr>
          <w:rFonts w:eastAsia="Times New Roman"/>
          <w:b w:val="0"/>
          <w:bCs w:val="0"/>
          <w:vertAlign w:val="subscript"/>
        </w:rPr>
      </w:pPr>
    </w:p>
    <w:p w14:paraId="247A848B" w14:textId="77777777" w:rsidR="00BD56E9" w:rsidRPr="00064AD4" w:rsidRDefault="00BD56E9" w:rsidP="00BD56E9">
      <w:pPr>
        <w:spacing w:after="0" w:line="240" w:lineRule="auto"/>
        <w:ind w:left="360" w:firstLine="0"/>
        <w:jc w:val="both"/>
        <w:rPr>
          <w:rFonts w:eastAsia="Times New Roman"/>
          <w:b w:val="0"/>
          <w:bCs w:val="0"/>
          <w:vertAlign w:val="subscript"/>
        </w:rPr>
      </w:pPr>
    </w:p>
    <w:p w14:paraId="0B3B9F0B" w14:textId="77777777" w:rsidR="00BD56E9" w:rsidRPr="00064AD4" w:rsidRDefault="00BD56E9" w:rsidP="00BD56E9">
      <w:pPr>
        <w:spacing w:after="0" w:line="240" w:lineRule="auto"/>
        <w:ind w:left="360" w:firstLine="0"/>
        <w:jc w:val="both"/>
        <w:rPr>
          <w:rFonts w:eastAsia="Times New Roman"/>
          <w:b w:val="0"/>
          <w:bCs w:val="0"/>
          <w:vertAlign w:val="subscript"/>
        </w:rPr>
      </w:pPr>
    </w:p>
    <w:p w14:paraId="0951149C" w14:textId="77777777" w:rsidR="00BD56E9" w:rsidRPr="00064AD4" w:rsidRDefault="00BD56E9" w:rsidP="00BD56E9">
      <w:pPr>
        <w:spacing w:after="0" w:line="240" w:lineRule="auto"/>
        <w:ind w:left="360" w:firstLine="0"/>
        <w:jc w:val="both"/>
        <w:rPr>
          <w:rFonts w:eastAsia="Times New Roman"/>
          <w:b w:val="0"/>
          <w:bCs w:val="0"/>
          <w:vertAlign w:val="subscript"/>
        </w:rPr>
      </w:pPr>
    </w:p>
    <w:p w14:paraId="06904D36" w14:textId="77777777" w:rsidR="00BD56E9" w:rsidRPr="00064AD4" w:rsidRDefault="00BD56E9" w:rsidP="00BD56E9">
      <w:pPr>
        <w:spacing w:after="0" w:line="240" w:lineRule="auto"/>
        <w:ind w:left="360" w:firstLine="0"/>
        <w:jc w:val="both"/>
        <w:rPr>
          <w:rFonts w:eastAsia="Times New Roman"/>
          <w:b w:val="0"/>
          <w:bCs w:val="0"/>
          <w:vertAlign w:val="subscript"/>
        </w:rPr>
      </w:pPr>
    </w:p>
    <w:p w14:paraId="5F62C63C" w14:textId="77777777" w:rsidR="000B14A3" w:rsidRDefault="000B14A3"/>
    <w:sectPr w:rsidR="000B14A3" w:rsidSect="00BD56E9">
      <w:type w:val="continuous"/>
      <w:pgSz w:w="11906" w:h="16838" w:code="9"/>
      <w:pgMar w:top="2275" w:right="1699" w:bottom="1699" w:left="2275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D56E9"/>
    <w:rsid w:val="000B14A3"/>
    <w:rsid w:val="003F144C"/>
    <w:rsid w:val="008D516F"/>
    <w:rsid w:val="00A42C3B"/>
    <w:rsid w:val="00B51B70"/>
    <w:rsid w:val="00B851A5"/>
    <w:rsid w:val="00BD56E9"/>
    <w:rsid w:val="00D2354C"/>
    <w:rsid w:val="00F07D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B698FF"/>
  <w15:chartTrackingRefBased/>
  <w15:docId w15:val="{974C6430-515F-4F69-A999-6A81B4419A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D56E9"/>
    <w:pPr>
      <w:spacing w:line="276" w:lineRule="auto"/>
      <w:ind w:firstLine="720"/>
      <w:jc w:val="center"/>
    </w:pPr>
    <w:rPr>
      <w:rFonts w:ascii="Times New Roman" w:hAnsi="Times New Roman" w:cs="Times New Roman"/>
      <w:b/>
      <w:bCs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D56E9"/>
    <w:pPr>
      <w:ind w:firstLine="0"/>
      <w:outlineLvl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D56E9"/>
    <w:rPr>
      <w:rFonts w:ascii="Times New Roman" w:hAnsi="Times New Roman" w:cs="Times New Roman"/>
      <w:b/>
      <w:bCs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2062</Words>
  <Characters>11755</Characters>
  <Application>Microsoft Office Word</Application>
  <DocSecurity>0</DocSecurity>
  <Lines>97</Lines>
  <Paragraphs>27</Paragraphs>
  <ScaleCrop>false</ScaleCrop>
  <Company/>
  <LinksUpToDate>false</LinksUpToDate>
  <CharactersWithSpaces>137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ta juwita</dc:creator>
  <cp:keywords/>
  <dc:description/>
  <cp:lastModifiedBy>rita juwita</cp:lastModifiedBy>
  <cp:revision>1</cp:revision>
  <dcterms:created xsi:type="dcterms:W3CDTF">2025-12-10T10:16:00Z</dcterms:created>
  <dcterms:modified xsi:type="dcterms:W3CDTF">2025-12-10T10:17:00Z</dcterms:modified>
</cp:coreProperties>
</file>